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4D74A4" w14:textId="77777777" w:rsidR="006A70E3" w:rsidRDefault="006A70E3" w:rsidP="006A70E3">
      <w:pPr>
        <w:pStyle w:val="Heading1"/>
      </w:pPr>
      <w:r>
        <w:t>Aim</w:t>
      </w:r>
    </w:p>
    <w:p w14:paraId="58807817" w14:textId="77777777" w:rsidR="00B90175" w:rsidRDefault="006A70E3" w:rsidP="006A70E3">
      <w:r>
        <w:t xml:space="preserve">The aim of this paper is to present and describe the processes involved in producing a lattice plot which shows both age-specific fertility rates (ASFRs) </w:t>
      </w:r>
      <w:r w:rsidR="00B90175">
        <w:t>available by year</w:t>
      </w:r>
      <w:r>
        <w:t>, and implied cumulative cohort fertility rates (CCFRs)</w:t>
      </w:r>
      <w:r w:rsidR="00B90175">
        <w:t xml:space="preserve"> for dozens of countries whose data is available either within the HFD or HFC. The end result is a lattice of Lexis surface visualisations, arranged by cohort on the horizontal axis and age on the vertical axis. Within this visualisation the ASFRs are represented graphically by cell shade, CCFRs by a series of easily distinguishable contour lines, and the </w:t>
      </w:r>
      <w:proofErr w:type="gramStart"/>
      <w:r w:rsidR="00B90175">
        <w:t>strips which label each of the small multiples within the visualisation</w:t>
      </w:r>
      <w:proofErr w:type="gramEnd"/>
      <w:r w:rsidR="00B90175">
        <w:t xml:space="preserve"> are coloured according to geographic region. </w:t>
      </w:r>
    </w:p>
    <w:p w14:paraId="538BF341" w14:textId="77777777" w:rsidR="006A70E3" w:rsidRPr="006A70E3" w:rsidRDefault="00B90175" w:rsidP="006A70E3">
      <w:r>
        <w:t>We suggest that the full visualisation produced is best viewed by being printed out in colour as an A3 or A2 poster, which we have found to greatly facilitate at-a-glance comparison between countries; to this end we make a high resolution version of the final visualisation available online, along with the R code used to produce this final visualisation and additional figures for individual countries. Within this paper we present this final visualisation, as well as smaller visualisations comprising a small subset of countries to illustrate the value of this approach for both within-country and cross-country comparison of fertility trends.</w:t>
      </w:r>
    </w:p>
    <w:p w14:paraId="3AFFE9D8" w14:textId="77777777" w:rsidR="001060FB" w:rsidRDefault="006A70E3" w:rsidP="006A70E3">
      <w:pPr>
        <w:pStyle w:val="Heading1"/>
      </w:pPr>
      <w:r>
        <w:t>Methods</w:t>
      </w:r>
    </w:p>
    <w:p w14:paraId="06BAC629" w14:textId="77777777" w:rsidR="006A70E3" w:rsidRPr="006A70E3" w:rsidRDefault="006A70E3" w:rsidP="006A70E3">
      <w:pPr>
        <w:pStyle w:val="Heading2"/>
      </w:pPr>
      <w:r>
        <w:t>Data</w:t>
      </w:r>
    </w:p>
    <w:p w14:paraId="4650B955" w14:textId="77777777" w:rsidR="009F6EF2" w:rsidRDefault="009F6EF2">
      <w:r>
        <w:t xml:space="preserve">To provide </w:t>
      </w:r>
      <w:r w:rsidR="00E1519F">
        <w:t>broad geographic and temporal coverage, data from the Human Fertility Database (HFD) and Human Fertility Collection (HFC) were combined.</w:t>
      </w:r>
      <w:r w:rsidR="00E1519F">
        <w:fldChar w:fldCharType="begin" w:fldLock="1"/>
      </w:r>
      <w:r w:rsidR="00E1519F">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lt;sup&gt;1,2&lt;/sup&gt;", "plainTextFormattedCitation" : "1,2", "previouslyFormattedCitation" : "&lt;sup&gt;1,2&lt;/sup&gt;" }, "properties" : { "noteIndex" : 0 }, "schema" : "https://github.com/citation-style-language/schema/raw/master/csl-citation.json" }</w:instrText>
      </w:r>
      <w:r w:rsidR="00E1519F">
        <w:fldChar w:fldCharType="separate"/>
      </w:r>
      <w:r w:rsidR="00E1519F" w:rsidRPr="00E1519F">
        <w:rPr>
          <w:noProof/>
          <w:vertAlign w:val="superscript"/>
        </w:rPr>
        <w:t>1,2</w:t>
      </w:r>
      <w:r w:rsidR="00E1519F">
        <w:fldChar w:fldCharType="end"/>
      </w:r>
      <w:r w:rsidR="00E1519F">
        <w:t xml:space="preserve"> The Human Fertility Database (HFD) include</w:t>
      </w:r>
      <w:r w:rsidR="00D72E5B">
        <w:t>s</w:t>
      </w:r>
      <w:r w:rsidR="00E1519F">
        <w:t xml:space="preserve"> age-specific fertility rates (ASFRs) for 28 countries over a range of periods, and is entirely based on official vital statistics from each country; data from each country are rigorously checked and standardised according to a detailed methods protocol. In addition to overall ASFRs birth-order specific fertility rates are also included in the HFD, alongside summary statistics such as crude birth rates, mean age at birth, and total fertility rates;</w:t>
      </w:r>
      <w:r w:rsidR="00E1519F">
        <w:fldChar w:fldCharType="begin" w:fldLock="1"/>
      </w:r>
      <w:r w:rsidR="00CC366F">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lt;sup&gt;2&lt;/sup&gt;", "plainTextFormattedCitation" : "2", "previouslyFormattedCitation" : "&lt;sup&gt;2&lt;/sup&gt;" }, "properties" : { "noteIndex" : 0 }, "schema" : "https://github.com/citation-style-language/schema/raw/master/csl-citation.json" }</w:instrText>
      </w:r>
      <w:r w:rsidR="00E1519F">
        <w:fldChar w:fldCharType="separate"/>
      </w:r>
      <w:r w:rsidR="00E1519F" w:rsidRPr="00E1519F">
        <w:rPr>
          <w:noProof/>
          <w:vertAlign w:val="superscript"/>
        </w:rPr>
        <w:t>2</w:t>
      </w:r>
      <w:r w:rsidR="00E1519F">
        <w:fldChar w:fldCharType="end"/>
      </w:r>
      <w:r w:rsidR="00E1519F">
        <w:t xml:space="preserve"> however for the present visualisations only overall ASFRs are used. 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r w:rsidR="00CC366F">
        <w:fldChar w:fldCharType="begin" w:fldLock="1"/>
      </w:r>
      <w:r w:rsidR="00CC366F">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lt;sup&gt;3&lt;/sup&gt;", "plainTextFormattedCitation" : "3" }, "properties" : { "noteIndex" : 0 }, "schema" : "https://github.com/citation-style-language/schema/raw/master/csl-citation.json" }</w:instrText>
      </w:r>
      <w:r w:rsidR="00CC366F">
        <w:fldChar w:fldCharType="separate"/>
      </w:r>
      <w:r w:rsidR="00CC366F" w:rsidRPr="00CC366F">
        <w:rPr>
          <w:noProof/>
          <w:vertAlign w:val="superscript"/>
        </w:rPr>
        <w:t>3</w:t>
      </w:r>
      <w:r w:rsidR="00CC366F">
        <w:fldChar w:fldCharType="end"/>
      </w:r>
      <w:r w:rsidR="00CC366F">
        <w:t xml:space="preserve"> Data disaggregated by age in single year was used from both the HFD and HFC, and Lexis squares (one year by one year) rather Lexis triangles or Lexis parallelograms were </w:t>
      </w:r>
      <w:r w:rsidR="00D72E5B">
        <w:t>used. In addition to the 28 countries from the HFD, data from 48 countries were used, but not all were included in the final lattice visualisation because of</w:t>
      </w:r>
      <w:r w:rsidR="00E1519F">
        <w:t xml:space="preserve"> </w:t>
      </w:r>
      <w:r w:rsidR="00D72E5B">
        <w:t xml:space="preserve">limited periods of observation. </w:t>
      </w:r>
    </w:p>
    <w:p w14:paraId="21E2D2B0" w14:textId="77777777" w:rsidR="00D72E5B" w:rsidRDefault="00D72E5B">
      <w:r>
        <w:t>Data from the HFD and HFC are overlapping for some years and countries. Where more than one country- and year-specific ASFR was available, the value from the HFD was used in first preference;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xml:space="preserve">. For almost all countries, this approach produced a dataset comprising ASFRs for many contiguous years. The only exceptions to this contiguity were Bosnia and </w:t>
      </w:r>
      <w:proofErr w:type="spellStart"/>
      <w:r w:rsidR="004F5A64">
        <w:t>Hertzegovina</w:t>
      </w:r>
      <w:proofErr w:type="spellEnd"/>
      <w:r w:rsidR="004F5A64">
        <w:t xml:space="preserve"> (BIH), where records were missing for the years 1991 to 1995 inclusive, and Belarus (BLR), where records for 2013 </w:t>
      </w:r>
      <w:r w:rsidR="004F5A64">
        <w:lastRenderedPageBreak/>
        <w:t xml:space="preserve">were </w:t>
      </w:r>
      <w:r w:rsidR="006A70E3">
        <w:t xml:space="preserve">missing. In both of these cases ASFRs for the missing year were imputed through simple interpolation of ASFRs from the last and next observed years (1990 and 1996 for BIH; 2012 and 2014 for BLR). </w:t>
      </w:r>
    </w:p>
    <w:p w14:paraId="15B9777E" w14:textId="77777777" w:rsidR="006A70E3" w:rsidRDefault="006A70E3" w:rsidP="006A70E3">
      <w:pPr>
        <w:pStyle w:val="Heading2"/>
      </w:pPr>
      <w:r>
        <w:t xml:space="preserve">Lexis surface mappings </w:t>
      </w:r>
    </w:p>
    <w:p w14:paraId="0729D02E" w14:textId="77777777" w:rsidR="006A70E3" w:rsidRDefault="006A70E3" w:rsidP="006A70E3">
      <w:r>
        <w:t>For each country, ASFRs were arranged onto a Lexis surface with birth cohort year on the horizontal axis and age in years on the vertical axis; as mentioned previously Lexis squares rather than triangles or parallelograms were used throughout, so these are not true cohort estimates</w:t>
      </w:r>
      <w:r w:rsidR="00694E99">
        <w:t xml:space="preserve">, but are sufficient to illustrate the principles of the visualisation, and the R code is freely available for researchers to iterate the approach further. </w:t>
      </w:r>
      <w:r>
        <w:t xml:space="preserve"> </w:t>
      </w:r>
      <w:r w:rsidR="00694E99">
        <w:t xml:space="preserve">ASFRs for each country and year were mapped to colours and shades using the Spectral colour palate from the </w:t>
      </w:r>
      <w:proofErr w:type="spellStart"/>
      <w:r w:rsidR="00937FBD">
        <w:t>RColorBrewer</w:t>
      </w:r>
      <w:proofErr w:type="spellEnd"/>
      <w:r w:rsidR="00937FBD">
        <w:t xml:space="preserve"> R package. [REF]</w:t>
      </w:r>
      <w:r w:rsidR="00694E99">
        <w:t xml:space="preserve"> The R packages Lattice and </w:t>
      </w:r>
      <w:proofErr w:type="spellStart"/>
      <w:r w:rsidR="00694E99">
        <w:t>LatticeExtra</w:t>
      </w:r>
      <w:proofErr w:type="spellEnd"/>
      <w:r w:rsidR="00694E99">
        <w:t xml:space="preserve"> were used to produce </w:t>
      </w:r>
      <w:r w:rsidR="00937FBD">
        <w:t xml:space="preserve">the visualisations. </w:t>
      </w:r>
    </w:p>
    <w:p w14:paraId="6A24190D" w14:textId="77777777" w:rsidR="00937FBD" w:rsidRDefault="00937FBD" w:rsidP="006A70E3">
      <w:pPr>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m:t>
            </m:r>
            <w:proofErr w:type="gramStart"/>
            <m:r>
              <w:rPr>
                <w:rFonts w:ascii="Cambria Math" w:hAnsi="Cambria Math"/>
              </w:rPr>
              <m:t>,y</m:t>
            </m:r>
            <w:proofErr w:type="gramEnd"/>
            <m:r>
              <w:rPr>
                <w:rFonts w:ascii="Cambria Math" w:hAnsi="Cambria Math"/>
              </w:rPr>
              <m:t>, p)</m:t>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z+i,i,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t>
      </w:r>
      <w:proofErr w:type="gramStart"/>
      <w:r w:rsidR="001F5DA2">
        <w:rPr>
          <w:rFonts w:eastAsiaTheme="minorEastAsia"/>
        </w:rPr>
        <w:t xml:space="preserve">where  </w:t>
      </w:r>
      <w:proofErr w:type="gramEnd"/>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ecific values. More specifically, a thin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babies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80, and a thick solid contour indicates a replacement fertility level of 2.05. Becaus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thin dashed, thin solid, thick dashed then thick solid  - from bottom to top. The position, presence or absence, and trajectories of these contour lines </w:t>
      </w:r>
      <w:r w:rsidR="005D6F4E">
        <w:rPr>
          <w:rFonts w:eastAsiaTheme="minorEastAsia"/>
        </w:rPr>
        <w:t xml:space="preserve">across different birth cohorts, and between countries, are all useful indicators of how fertility trends have changed over time and place, and how far short of replacement fertility levels most affluent world nations 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 xml:space="preserve">. </w:t>
      </w:r>
    </w:p>
    <w:p w14:paraId="05E1E53D" w14:textId="77777777" w:rsidR="005D6F4E" w:rsidRDefault="005D6F4E" w:rsidP="005D6F4E">
      <w:pPr>
        <w:pStyle w:val="Heading1"/>
        <w:rPr>
          <w:rFonts w:eastAsiaTheme="minorEastAsia"/>
        </w:rPr>
      </w:pPr>
      <w:r>
        <w:rPr>
          <w:rFonts w:eastAsiaTheme="minorEastAsia"/>
        </w:rPr>
        <w:t xml:space="preserve">Results </w:t>
      </w:r>
    </w:p>
    <w:p w14:paraId="4623FCA6" w14:textId="77777777" w:rsidR="005D6F4E" w:rsidRDefault="005D6F4E" w:rsidP="005D6F4E">
      <w:r>
        <w:t xml:space="preserve">This section will first provide the visualisation for two or more countries at a time, in order to both introduce the visualisation and illustrate its utility for both cross-cohort and cross-country comparisons. The complete visualisation will then be presented as the final figure, though as discussed previously we recommend this last visualisation be downloaded and printed in colour as a large landscape poster. </w:t>
      </w:r>
    </w:p>
    <w:p w14:paraId="6DA03B94" w14:textId="77777777" w:rsidR="00EB0CD3" w:rsidRDefault="00EB0CD3" w:rsidP="005D6F4E">
      <w:pPr>
        <w:pStyle w:val="Heading2"/>
      </w:pPr>
    </w:p>
    <w:p w14:paraId="371A7D59" w14:textId="77777777" w:rsidR="005D6F4E" w:rsidRDefault="005D6F4E" w:rsidP="005D6F4E">
      <w:pPr>
        <w:pStyle w:val="Heading2"/>
      </w:pPr>
      <w:r>
        <w:t>Low Fertility European Countries: East Germany, West Germany, and Italy</w:t>
      </w:r>
    </w:p>
    <w:p w14:paraId="0E479E6B" w14:textId="77777777" w:rsidR="00EB0CD3" w:rsidRPr="00EB0CD3" w:rsidRDefault="00EB0CD3" w:rsidP="00EB0CD3">
      <w:r>
        <w:fldChar w:fldCharType="begin"/>
      </w:r>
      <w:r>
        <w:instrText xml:space="preserve"> REF _Ref365535323 \h </w:instrText>
      </w:r>
      <w:r>
        <w:fldChar w:fldCharType="separate"/>
      </w:r>
      <w:r>
        <w:t xml:space="preserve">Figure </w:t>
      </w:r>
      <w:r>
        <w:rPr>
          <w:noProof/>
        </w:rPr>
        <w:t>1</w:t>
      </w:r>
      <w:r>
        <w:fldChar w:fldCharType="end"/>
      </w:r>
      <w:r>
        <w:t xml:space="preserve"> shows the CFP for Spain, Italy and Germany, separated into East and West. Each of these countries currently have fairly low fertility levels, and by looking at both the colour of the cells and the trajectories of the contours we can learn more about other similarities and differences between these countries. Firstly, if we look at the trajectory of the thick solid contour line we can identify the last birth cohorts that reached replacement fertility levels; this is around 1938-9 for Germany, 1945 for Italy, and 1954 for Spain. The thick dashed lines, indicating 1.80 babies/woman, are more dissimilar within Germany, and were first not achieved in West Germany for the 1944 birth cohort, and for East Germany, for the 1949 cohort; in East Germany this fertility level was then re-established briefly, for cohorts born around 1952-1960, before being lost again; this fertility level was last for Italian cohorts born in 1955, and Spanish cohorts born in 1960. The thin solid line, 1.50 babies/woman, looks like it may last be achieved for cohorts born between 1970-75 in all four countries; and in all four populations it appears levels of 1.30 will continue to be met for </w:t>
      </w:r>
      <w:r w:rsidR="00250AB5">
        <w:t>future</w:t>
      </w:r>
      <w:r>
        <w:t xml:space="preserve"> cohorts, though by around the age of 35 years in East/West Germany, and by age 40 in Spain and Italy; Spain and Italy therefore appear at greater risk of future cohorts not reaching even the 1.30 level, and so for total fertility in these countries to fall below those in Germany. In all four populations a shift from younger to higher ages of peak fertility is observed by noting that cell colours between around age 20 and 25 years change from yellow to green over time. </w:t>
      </w:r>
    </w:p>
    <w:p w14:paraId="6C95359A" w14:textId="77777777" w:rsidR="00EB0CD3" w:rsidRDefault="00EB0CD3" w:rsidP="00EB0CD3">
      <w:pPr>
        <w:keepNext/>
      </w:pPr>
      <w:r>
        <w:rPr>
          <w:noProof/>
          <w:lang w:val="en-US"/>
        </w:rPr>
        <w:drawing>
          <wp:inline distT="0" distB="0" distL="0" distR="0" wp14:anchorId="2A9C3629" wp14:editId="45D6850E">
            <wp:extent cx="5730686" cy="33621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fert_westsouth.png"/>
                    <pic:cNvPicPr/>
                  </pic:nvPicPr>
                  <pic:blipFill rotWithShape="1">
                    <a:blip r:embed="rId6">
                      <a:extLst>
                        <a:ext uri="{28A0092B-C50C-407E-A947-70E740481C1C}">
                          <a14:useLocalDpi xmlns:a14="http://schemas.microsoft.com/office/drawing/2010/main" val="0"/>
                        </a:ext>
                      </a:extLst>
                    </a:blip>
                    <a:srcRect t="13093" b="8663"/>
                    <a:stretch/>
                  </pic:blipFill>
                  <pic:spPr bwMode="auto">
                    <a:xfrm>
                      <a:off x="0" y="0"/>
                      <a:ext cx="5731510" cy="3362662"/>
                    </a:xfrm>
                    <a:prstGeom prst="rect">
                      <a:avLst/>
                    </a:prstGeom>
                    <a:ln>
                      <a:noFill/>
                    </a:ln>
                    <a:extLst>
                      <a:ext uri="{53640926-AAD7-44d8-BBD7-CCE9431645EC}">
                        <a14:shadowObscured xmlns:a14="http://schemas.microsoft.com/office/drawing/2010/main"/>
                      </a:ext>
                    </a:extLst>
                  </pic:spPr>
                </pic:pic>
              </a:graphicData>
            </a:graphic>
          </wp:inline>
        </w:drawing>
      </w:r>
    </w:p>
    <w:p w14:paraId="333640C5" w14:textId="77777777" w:rsidR="005D6F4E" w:rsidRDefault="00EB0CD3" w:rsidP="00EB0CD3">
      <w:pPr>
        <w:pStyle w:val="Caption"/>
      </w:pPr>
      <w:bookmarkStart w:id="0" w:name="_Ref365535323"/>
      <w:r>
        <w:t xml:space="preserve">Figure </w:t>
      </w:r>
      <w:fldSimple w:instr=" SEQ Figure \* ARABIC ">
        <w:r w:rsidR="0067556D">
          <w:rPr>
            <w:noProof/>
          </w:rPr>
          <w:t>1</w:t>
        </w:r>
      </w:fldSimple>
      <w:bookmarkEnd w:id="0"/>
      <w:r>
        <w:t xml:space="preserve"> Composite Fertility Plot for Spain, Italy and Germany</w:t>
      </w:r>
    </w:p>
    <w:p w14:paraId="435F87BA" w14:textId="77777777" w:rsidR="005D6F4E" w:rsidRPr="005D6F4E" w:rsidRDefault="005D6F4E" w:rsidP="005D6F4E"/>
    <w:p w14:paraId="42E6D352" w14:textId="77777777" w:rsidR="00937FBD" w:rsidRDefault="00250AB5" w:rsidP="00250AB5">
      <w:pPr>
        <w:pStyle w:val="Heading2"/>
      </w:pPr>
      <w:r>
        <w:t xml:space="preserve">Anglophone Countries and Norway </w:t>
      </w:r>
    </w:p>
    <w:p w14:paraId="2C45C815" w14:textId="77777777" w:rsidR="00250AB5" w:rsidRDefault="00250AB5" w:rsidP="00250AB5">
      <w:r>
        <w:fldChar w:fldCharType="begin"/>
      </w:r>
      <w:r>
        <w:instrText xml:space="preserve"> REF _Ref365537045 \h </w:instrText>
      </w:r>
      <w:r>
        <w:fldChar w:fldCharType="separate"/>
      </w:r>
      <w:r>
        <w:t xml:space="preserve">Figure </w:t>
      </w:r>
      <w:r>
        <w:rPr>
          <w:noProof/>
        </w:rPr>
        <w:t>2</w:t>
      </w:r>
      <w:r>
        <w:fldChar w:fldCharType="end"/>
      </w:r>
      <w:r>
        <w:t xml:space="preserve"> compares fertility trends in two pairs of </w:t>
      </w:r>
      <w:proofErr w:type="spellStart"/>
      <w:r>
        <w:t>Anglphone</w:t>
      </w:r>
      <w:proofErr w:type="spellEnd"/>
      <w:r>
        <w:t xml:space="preserve"> countries  - New Zealand and Australia; and the USA and Canada – with Norway. Each of these countries </w:t>
      </w:r>
      <w:proofErr w:type="gramStart"/>
      <w:r>
        <w:t>have</w:t>
      </w:r>
      <w:proofErr w:type="gramEnd"/>
      <w:r>
        <w:t xml:space="preserve"> relatively high fertility for affluent world nations. Compared with Australia, New Zealand has somewhat higher fertility with total fertility cohort fertility levels (thick solid contour) being achieved by age 40 years in the 1975 cohort, and with this contour appearing to level off at around this age; this is in contrast to Australia, where replacement levels were last met for the 1966 cohort. </w:t>
      </w:r>
    </w:p>
    <w:p w14:paraId="0C199890" w14:textId="77777777" w:rsidR="00250AB5" w:rsidRDefault="00250AB5" w:rsidP="00250AB5">
      <w:r>
        <w:t>Norway and the USA, though different in many ways, are similar in their fertility trends, in that they are the only populations within the dataset where replacement fertility</w:t>
      </w:r>
      <w:r w:rsidR="00B562FC">
        <w:t xml:space="preserve"> (RF)</w:t>
      </w:r>
      <w:r>
        <w:t xml:space="preserve"> levels by cohort were ‘recovered’ by latter cohorts after being ‘lost’ by earlier cohorts; this ca</w:t>
      </w:r>
      <w:r w:rsidR="00B562FC">
        <w:t xml:space="preserve">n be seen by noting the parallel pairs of thick black vertical contour lines in both countries. In Norway, replacement fertility was first ‘lost’ after around the 1953 cohort then ‘recovered’ after the 1956 cohort; and in the USA RF was ‘lost’ by the 1950 cohort then ‘recovered’ after the 1964 cohort. Within Norway RF levels look set to disappear with latter cohorts, as the </w:t>
      </w:r>
      <w:proofErr w:type="gramStart"/>
      <w:r w:rsidR="00B562FC">
        <w:t>RF  line</w:t>
      </w:r>
      <w:proofErr w:type="gramEnd"/>
      <w:r w:rsidR="00B562FC">
        <w:t xml:space="preserve"> hovers around age 43 in the latest period, whereas in the USA it appears to have stabilised around age 36. Of these populations, Canada has the lowest fertility, and appears to have stabilised at levels between 1.50 and 1.80 babies/woman. </w:t>
      </w:r>
    </w:p>
    <w:p w14:paraId="4CFE7200" w14:textId="77777777" w:rsidR="00B562FC" w:rsidRPr="00250AB5" w:rsidRDefault="00B562FC" w:rsidP="00250AB5">
      <w:r>
        <w:t xml:space="preserve">Looking at the colour and shading of cells, the USA is distinct amongst affluent world nations in having a wider range of ages of high fertility, with less evidence of fertility postponement within the population overall than in most other comparable nations. </w:t>
      </w:r>
    </w:p>
    <w:p w14:paraId="586851D9" w14:textId="77777777" w:rsidR="00250AB5" w:rsidRDefault="00250AB5" w:rsidP="00250AB5">
      <w:pPr>
        <w:keepNext/>
      </w:pPr>
      <w:r>
        <w:rPr>
          <w:noProof/>
          <w:lang w:val="en-US"/>
        </w:rPr>
        <w:drawing>
          <wp:inline distT="0" distB="0" distL="0" distR="0" wp14:anchorId="51BB52D6" wp14:editId="1A65B309">
            <wp:extent cx="5730951" cy="410060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onor.png"/>
                    <pic:cNvPicPr/>
                  </pic:nvPicPr>
                  <pic:blipFill rotWithShape="1">
                    <a:blip r:embed="rId7">
                      <a:extLst>
                        <a:ext uri="{28A0092B-C50C-407E-A947-70E740481C1C}">
                          <a14:useLocalDpi xmlns:a14="http://schemas.microsoft.com/office/drawing/2010/main" val="0"/>
                        </a:ext>
                      </a:extLst>
                    </a:blip>
                    <a:srcRect t="11235" b="9229"/>
                    <a:stretch/>
                  </pic:blipFill>
                  <pic:spPr bwMode="auto">
                    <a:xfrm>
                      <a:off x="0" y="0"/>
                      <a:ext cx="5731510" cy="4101001"/>
                    </a:xfrm>
                    <a:prstGeom prst="rect">
                      <a:avLst/>
                    </a:prstGeom>
                    <a:ln>
                      <a:noFill/>
                    </a:ln>
                    <a:extLst>
                      <a:ext uri="{53640926-AAD7-44d8-BBD7-CCE9431645EC}">
                        <a14:shadowObscured xmlns:a14="http://schemas.microsoft.com/office/drawing/2010/main"/>
                      </a:ext>
                    </a:extLst>
                  </pic:spPr>
                </pic:pic>
              </a:graphicData>
            </a:graphic>
          </wp:inline>
        </w:drawing>
      </w:r>
    </w:p>
    <w:p w14:paraId="3518E898" w14:textId="77777777" w:rsidR="00250AB5" w:rsidRDefault="00250AB5" w:rsidP="00250AB5">
      <w:pPr>
        <w:pStyle w:val="Caption"/>
      </w:pPr>
      <w:bookmarkStart w:id="1" w:name="_Ref365537045"/>
      <w:r>
        <w:t xml:space="preserve">Figure </w:t>
      </w:r>
      <w:fldSimple w:instr=" SEQ Figure \* ARABIC ">
        <w:r w:rsidR="0067556D">
          <w:rPr>
            <w:noProof/>
          </w:rPr>
          <w:t>2</w:t>
        </w:r>
      </w:fldSimple>
      <w:bookmarkEnd w:id="1"/>
      <w:r>
        <w:t xml:space="preserve"> Composite Fertility Plots for Anglophone Countries and Norway</w:t>
      </w:r>
    </w:p>
    <w:p w14:paraId="179FE53D" w14:textId="77777777" w:rsidR="00250AB5" w:rsidRDefault="00F13030" w:rsidP="00F13030">
      <w:pPr>
        <w:pStyle w:val="Heading2"/>
      </w:pPr>
      <w:r>
        <w:t>Asian Countries</w:t>
      </w:r>
    </w:p>
    <w:p w14:paraId="6C2A1CB7" w14:textId="77777777" w:rsidR="00F13030" w:rsidRDefault="00F13030" w:rsidP="00F13030">
      <w:r>
        <w:fldChar w:fldCharType="begin"/>
      </w:r>
      <w:r>
        <w:instrText xml:space="preserve"> REF _Ref365538988 \h </w:instrText>
      </w:r>
      <w:r>
        <w:fldChar w:fldCharType="separate"/>
      </w:r>
      <w:r>
        <w:t xml:space="preserve">Figure </w:t>
      </w:r>
      <w:r>
        <w:rPr>
          <w:noProof/>
        </w:rPr>
        <w:t>3</w:t>
      </w:r>
      <w:r>
        <w:fldChar w:fldCharType="end"/>
      </w:r>
      <w:r>
        <w:t xml:space="preserve"> compares Taiwan, Japan and the Republic of Korea. All countries industrialised very rapidly, leading to very different experiences by cohort. This is reflected in very rapid changes in both total fertility by cohort, and the ages of peak fertility. Japan has long had low fertility, and fertility levels by cohort were very close to 2.05 for cohorts born between around 1933 and 1944, with some cohorts reaching this level and then subsequent cohorts not; this variability between cohorts as to whether RF levels were met results in a series of vertical lines after around the age of 43 for these cohorts. After the 1944 cohort, fertility then fell briefly below 1.80 for around the 1945 cohort, then again after the 1960 cohort; cohorts born around 1970 look unlikely to meet 1.50, and the age at which the latter cohorts are reaching 1.30 babies/woman is now approaching 40 years, so fertility may decline yet further. </w:t>
      </w:r>
    </w:p>
    <w:p w14:paraId="269C843B" w14:textId="77777777" w:rsidR="00F13030" w:rsidRPr="00F13030" w:rsidRDefault="00F13030" w:rsidP="00F13030">
      <w:r>
        <w:t xml:space="preserve">Taiwan perhaps saw the fastest decline of the three populations in fertility, moving from a higher fertility country for cohorts born up to around 1955, to very low fertility for cohorts born after around 1970. Of the three populations Republic of Korea appears more likely to sustain fertility levels of between 1.50 and 1.80 babies/woman, and so fall less far being RF levels than the other countries.  </w:t>
      </w:r>
    </w:p>
    <w:p w14:paraId="5D8986B3" w14:textId="77777777" w:rsidR="00F13030" w:rsidRDefault="00C03B84" w:rsidP="00F13030">
      <w:pPr>
        <w:keepNext/>
      </w:pPr>
      <w:r>
        <w:rPr>
          <w:noProof/>
          <w:lang w:val="en-US"/>
        </w:rPr>
        <w:drawing>
          <wp:inline distT="0" distB="0" distL="0" distR="0" wp14:anchorId="4A922B33" wp14:editId="64900F94">
            <wp:extent cx="5730655" cy="3180522"/>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an.png"/>
                    <pic:cNvPicPr/>
                  </pic:nvPicPr>
                  <pic:blipFill rotWithShape="1">
                    <a:blip r:embed="rId8">
                      <a:extLst>
                        <a:ext uri="{28A0092B-C50C-407E-A947-70E740481C1C}">
                          <a14:useLocalDpi xmlns:a14="http://schemas.microsoft.com/office/drawing/2010/main" val="0"/>
                        </a:ext>
                      </a:extLst>
                    </a:blip>
                    <a:srcRect t="13876" b="12107"/>
                    <a:stretch/>
                  </pic:blipFill>
                  <pic:spPr bwMode="auto">
                    <a:xfrm>
                      <a:off x="0" y="0"/>
                      <a:ext cx="5731510" cy="3180996"/>
                    </a:xfrm>
                    <a:prstGeom prst="rect">
                      <a:avLst/>
                    </a:prstGeom>
                    <a:ln>
                      <a:noFill/>
                    </a:ln>
                    <a:extLst>
                      <a:ext uri="{53640926-AAD7-44d8-BBD7-CCE9431645EC}">
                        <a14:shadowObscured xmlns:a14="http://schemas.microsoft.com/office/drawing/2010/main"/>
                      </a:ext>
                    </a:extLst>
                  </pic:spPr>
                </pic:pic>
              </a:graphicData>
            </a:graphic>
          </wp:inline>
        </w:drawing>
      </w:r>
    </w:p>
    <w:p w14:paraId="000174DF" w14:textId="77777777" w:rsidR="00C03B84" w:rsidRDefault="00F13030" w:rsidP="00F13030">
      <w:pPr>
        <w:pStyle w:val="Caption"/>
      </w:pPr>
      <w:bookmarkStart w:id="2" w:name="_Ref365538988"/>
      <w:r>
        <w:t xml:space="preserve">Figure </w:t>
      </w:r>
      <w:fldSimple w:instr=" SEQ Figure \* ARABIC ">
        <w:r w:rsidR="0067556D">
          <w:rPr>
            <w:noProof/>
          </w:rPr>
          <w:t>3</w:t>
        </w:r>
      </w:fldSimple>
      <w:bookmarkEnd w:id="2"/>
      <w:r>
        <w:t xml:space="preserve"> </w:t>
      </w:r>
      <w:bookmarkStart w:id="3" w:name="_Ref365538981"/>
      <w:r>
        <w:t>Composite Fertility Plots for Taiwan, Korea, and Japan</w:t>
      </w:r>
      <w:bookmarkEnd w:id="3"/>
    </w:p>
    <w:p w14:paraId="52ED3B72" w14:textId="77777777" w:rsidR="00F13030" w:rsidRDefault="00F13030" w:rsidP="00F13030"/>
    <w:p w14:paraId="5A5D61BD" w14:textId="7AE5684A" w:rsidR="00AD5C8D" w:rsidRDefault="00AD5C8D" w:rsidP="00AD5C8D">
      <w:pPr>
        <w:pStyle w:val="Heading2"/>
      </w:pPr>
      <w:r>
        <w:t>Ireland and Great Britain</w:t>
      </w:r>
    </w:p>
    <w:p w14:paraId="0DD178E4" w14:textId="77777777" w:rsidR="00AD5C8D" w:rsidRDefault="00AD5C8D" w:rsidP="00AD5C8D"/>
    <w:p w14:paraId="381771A9" w14:textId="11AFF8DF" w:rsidR="00AD5C8D" w:rsidRPr="00AD5C8D" w:rsidRDefault="0067556D" w:rsidP="00AD5C8D">
      <w:r>
        <w:t xml:space="preserve">As </w:t>
      </w:r>
      <w:r w:rsidR="00BC0FC2">
        <w:fldChar w:fldCharType="begin"/>
      </w:r>
      <w:r w:rsidR="00BC0FC2">
        <w:instrText xml:space="preserve"> REF _Ref365540119 \h </w:instrText>
      </w:r>
      <w:r w:rsidR="00BC0FC2">
        <w:fldChar w:fldCharType="separate"/>
      </w:r>
      <w:r w:rsidR="00BC0FC2">
        <w:t xml:space="preserve">Figure </w:t>
      </w:r>
      <w:r w:rsidR="00BC0FC2">
        <w:rPr>
          <w:noProof/>
        </w:rPr>
        <w:t>4</w:t>
      </w:r>
      <w:r w:rsidR="00BC0FC2">
        <w:fldChar w:fldCharType="end"/>
      </w:r>
      <w:r w:rsidR="00BC0FC2">
        <w:t xml:space="preserve"> indicates, the British Isles comprise populations with very different fertility trends. Both the Republic of Ireland (</w:t>
      </w:r>
      <w:proofErr w:type="spellStart"/>
      <w:r w:rsidR="00BC0FC2">
        <w:t>RoI</w:t>
      </w:r>
      <w:proofErr w:type="spellEnd"/>
      <w:r w:rsidR="00BC0FC2">
        <w:t xml:space="preserve">) and Northern Ireland are relatively small populations, with high fairly high fertility. </w:t>
      </w:r>
      <w:proofErr w:type="spellStart"/>
      <w:r w:rsidR="00BC0FC2">
        <w:t>RoI</w:t>
      </w:r>
      <w:proofErr w:type="spellEnd"/>
      <w:r w:rsidR="00BC0FC2">
        <w:t xml:space="preserve"> appears likely to stabilise above RF, and Northern Ireland to either do so as well or only fall slightly before RF. England &amp; Wales – treated as one population – lost RF after the 1951 birth cohort, but to have stabilised slightly above 1.80 babies/woman. Scotland lost RF by the same birth cohort, but then also lost fertility levels of 1.80 babies/woman after the 1960 birth cohort.</w:t>
      </w:r>
    </w:p>
    <w:p w14:paraId="4F1E7474" w14:textId="77777777" w:rsidR="0067556D" w:rsidRDefault="00AD5C8D" w:rsidP="0067556D">
      <w:pPr>
        <w:keepNext/>
      </w:pPr>
      <w:r>
        <w:rPr>
          <w:noProof/>
          <w:lang w:val="en-US"/>
        </w:rPr>
        <w:drawing>
          <wp:inline distT="0" distB="0" distL="0" distR="0" wp14:anchorId="7DFEC826" wp14:editId="35B8CE5C">
            <wp:extent cx="5731162" cy="3129406"/>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ain.png"/>
                    <pic:cNvPicPr/>
                  </pic:nvPicPr>
                  <pic:blipFill rotWithShape="1">
                    <a:blip r:embed="rId9">
                      <a:extLst>
                        <a:ext uri="{28A0092B-C50C-407E-A947-70E740481C1C}">
                          <a14:useLocalDpi xmlns:a14="http://schemas.microsoft.com/office/drawing/2010/main" val="0"/>
                        </a:ext>
                      </a:extLst>
                    </a:blip>
                    <a:srcRect t="23782" b="21615"/>
                    <a:stretch/>
                  </pic:blipFill>
                  <pic:spPr bwMode="auto">
                    <a:xfrm>
                      <a:off x="0" y="0"/>
                      <a:ext cx="5731510" cy="3129596"/>
                    </a:xfrm>
                    <a:prstGeom prst="rect">
                      <a:avLst/>
                    </a:prstGeom>
                    <a:ln>
                      <a:noFill/>
                    </a:ln>
                    <a:extLst>
                      <a:ext uri="{53640926-AAD7-44d8-BBD7-CCE9431645EC}">
                        <a14:shadowObscured xmlns:a14="http://schemas.microsoft.com/office/drawing/2010/main"/>
                      </a:ext>
                    </a:extLst>
                  </pic:spPr>
                </pic:pic>
              </a:graphicData>
            </a:graphic>
          </wp:inline>
        </w:drawing>
      </w:r>
    </w:p>
    <w:p w14:paraId="08929832" w14:textId="417E2518" w:rsidR="00AD5C8D" w:rsidRDefault="0067556D" w:rsidP="0067556D">
      <w:pPr>
        <w:pStyle w:val="Caption"/>
      </w:pPr>
      <w:bookmarkStart w:id="4" w:name="_Ref365540119"/>
      <w:r>
        <w:t xml:space="preserve">Figure </w:t>
      </w:r>
      <w:fldSimple w:instr=" SEQ Figure \* ARABIC ">
        <w:r>
          <w:rPr>
            <w:noProof/>
          </w:rPr>
          <w:t>4</w:t>
        </w:r>
      </w:fldSimple>
      <w:bookmarkEnd w:id="4"/>
      <w:r>
        <w:t xml:space="preserve"> Composite Fertility Plots for Ireland, Northern Ireland, Scotland, and England &amp; Wales</w:t>
      </w:r>
    </w:p>
    <w:p w14:paraId="26EB482C" w14:textId="77777777" w:rsidR="00BC0FC2" w:rsidRDefault="00BC0FC2" w:rsidP="00BC0FC2"/>
    <w:p w14:paraId="2B3C8C90" w14:textId="2AB7E3E5" w:rsidR="00BC0FC2" w:rsidRDefault="00BC0FC2" w:rsidP="00BC0FC2">
      <w:pPr>
        <w:pStyle w:val="Heading2"/>
      </w:pPr>
      <w:r>
        <w:t xml:space="preserve">All countries </w:t>
      </w:r>
    </w:p>
    <w:p w14:paraId="4CE93C37" w14:textId="77777777" w:rsidR="00BC0FC2" w:rsidRDefault="00BC0FC2" w:rsidP="00BC0FC2"/>
    <w:p w14:paraId="6BAEA0D4" w14:textId="63E1CED9" w:rsidR="00BC0FC2" w:rsidRDefault="00BC0FC2" w:rsidP="00BC0FC2">
      <w:r>
        <w:t xml:space="preserve">Figure XXX shows the composite fertility plots for over 40 countries. Because of the number of populations being compared HFC/HFD population codes are used, and no gridlines are added to avoid </w:t>
      </w:r>
      <w:proofErr w:type="spellStart"/>
      <w:r>
        <w:t>overplotting</w:t>
      </w:r>
      <w:proofErr w:type="spellEnd"/>
      <w:r>
        <w:t xml:space="preserve">. A separate version of the figure is available at a higher resolution, with full country names and gridlines, in the online appendix. A common scale is used to represent ASFRs. </w:t>
      </w:r>
    </w:p>
    <w:p w14:paraId="25A27150" w14:textId="77777777" w:rsidR="00BC0FC2" w:rsidRPr="00BC0FC2" w:rsidRDefault="00BC0FC2" w:rsidP="00BC0FC2">
      <w:bookmarkStart w:id="5" w:name="_GoBack"/>
      <w:bookmarkEnd w:id="5"/>
    </w:p>
    <w:sectPr w:rsidR="00BC0FC2" w:rsidRPr="00BC0F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4"/>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BC9"/>
    <w:rsid w:val="001060FB"/>
    <w:rsid w:val="001561E4"/>
    <w:rsid w:val="001C3DF8"/>
    <w:rsid w:val="001C4B18"/>
    <w:rsid w:val="001F5DA2"/>
    <w:rsid w:val="00250AB5"/>
    <w:rsid w:val="00405545"/>
    <w:rsid w:val="004F5A64"/>
    <w:rsid w:val="00563BC9"/>
    <w:rsid w:val="005D6F4E"/>
    <w:rsid w:val="0067556D"/>
    <w:rsid w:val="00694E99"/>
    <w:rsid w:val="006A70E3"/>
    <w:rsid w:val="00937FBD"/>
    <w:rsid w:val="009F4C35"/>
    <w:rsid w:val="009F6EF2"/>
    <w:rsid w:val="00AD5C8D"/>
    <w:rsid w:val="00B31B93"/>
    <w:rsid w:val="00B562FC"/>
    <w:rsid w:val="00B90175"/>
    <w:rsid w:val="00BC0FC2"/>
    <w:rsid w:val="00C03B84"/>
    <w:rsid w:val="00CC366F"/>
    <w:rsid w:val="00D27233"/>
    <w:rsid w:val="00D72E5B"/>
    <w:rsid w:val="00E1519F"/>
    <w:rsid w:val="00EB0CD3"/>
    <w:rsid w:val="00F130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2FE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8375D8-59F0-FF44-86FC-E9BEDDD63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6</Pages>
  <Words>2546</Words>
  <Characters>14517</Characters>
  <Application>Microsoft Macintosh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m383x</cp:lastModifiedBy>
  <cp:revision>11</cp:revision>
  <dcterms:created xsi:type="dcterms:W3CDTF">2017-08-25T07:06:00Z</dcterms:created>
  <dcterms:modified xsi:type="dcterms:W3CDTF">2017-08-28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merican-medical-association</vt:lpwstr>
  </property>
</Properties>
</file>